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w:t>
      </w:r>
      <w:r>
        <w:rPr>
          <w:lang w:val="pt-BR"/>
        </w:rPr>
        <w:lastRenderedPageBreak/>
        <w:t xml:space="preserve">forma negativa, gera preocupação, ou seja, ansiedade. Por outro lado, o aumento de ansiedade eleva igualmente os estados de exaustão, formando, assim, um círculo vicioso </w:t>
      </w:r>
      <w:r>
        <w:rPr>
          <w:lang w:val="pt-BR"/>
        </w:rPr>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56A8B76F" w14:textId="0D0E22F5" w:rsidR="00F34D68" w:rsidRDefault="009D198F" w:rsidP="00604257">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fldChar w:fldCharType="begin" w:fldLock="1"/>
      </w:r>
      <w:r w:rsidR="00BA1C8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
    <w:p w14:paraId="61ECD2BB" w14:textId="13E933EF" w:rsidR="00604257" w:rsidRPr="00604257"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662943">
        <w:rPr>
          <w:rFonts w:ascii="Broadway" w:eastAsiaTheme="majorEastAsia" w:hAnsi="Broadway" w:cstheme="majorBidi"/>
          <w:sz w:val="36"/>
          <w:szCs w:val="36"/>
        </w:rPr>
        <w:lastRenderedPageBreak/>
        <w:t>Depressão</w:t>
      </w:r>
      <w:bookmarkEnd w:id="0"/>
    </w:p>
    <w:p w14:paraId="0611CBD8" w14:textId="77777777" w:rsidR="00604257" w:rsidRDefault="00604257" w:rsidP="00604257">
      <w:pPr>
        <w:keepNext/>
        <w:keepLines/>
        <w:numPr>
          <w:ilvl w:val="1"/>
          <w:numId w:val="2"/>
        </w:numPr>
        <w:spacing w:before="40" w:after="0"/>
        <w:outlineLvl w:val="1"/>
        <w:rPr>
          <w:rFonts w:eastAsiaTheme="majorEastAsia" w:cstheme="minorHAnsi"/>
          <w:sz w:val="28"/>
          <w:szCs w:val="28"/>
        </w:rPr>
      </w:pPr>
      <w:bookmarkStart w:id="1" w:name="_Toc125389026"/>
      <w:bookmarkStart w:id="2" w:name="_Toc125633736"/>
      <w:r w:rsidRPr="00662943">
        <w:rPr>
          <w:rFonts w:eastAsiaTheme="majorEastAsia" w:cstheme="minorHAnsi"/>
          <w:sz w:val="28"/>
          <w:szCs w:val="28"/>
        </w:rPr>
        <w:t>Epidemiologia</w:t>
      </w:r>
      <w:bookmarkEnd w:id="1"/>
      <w:bookmarkEnd w:id="2"/>
    </w:p>
    <w:p w14:paraId="36AFE29F" w14:textId="77777777" w:rsidR="00604257" w:rsidRPr="00662943" w:rsidRDefault="00604257" w:rsidP="00604257">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w:t>
      </w:r>
      <w:proofErr w:type="spellStart"/>
      <w:r w:rsidRPr="00662943">
        <w:rPr>
          <w:sz w:val="24"/>
          <w:szCs w:val="24"/>
        </w:rPr>
        <w:t>eutímico</w:t>
      </w:r>
      <w:proofErr w:type="spellEnd"/>
      <w:r w:rsidRPr="00662943">
        <w:rPr>
          <w:sz w:val="24"/>
          <w:szCs w:val="24"/>
        </w:rPr>
        <w:t xml:space="preserve">,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495B745" w14:textId="77777777" w:rsidR="00604257" w:rsidRPr="00662943" w:rsidRDefault="00604257" w:rsidP="00604257">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DC35BE">
            <w:rPr>
              <w:color w:val="000000"/>
              <w:sz w:val="24"/>
              <w:szCs w:val="24"/>
            </w:rPr>
            <w:t xml:space="preserve">(Centre for Suicide </w:t>
          </w:r>
          <w:proofErr w:type="spellStart"/>
          <w:r w:rsidRPr="00DC35BE">
            <w:rPr>
              <w:color w:val="000000"/>
              <w:sz w:val="24"/>
              <w:szCs w:val="24"/>
            </w:rPr>
            <w:t>Prevention</w:t>
          </w:r>
          <w:proofErr w:type="spellEnd"/>
          <w:r w:rsidRPr="00DC35BE">
            <w:rPr>
              <w:color w:val="000000"/>
              <w:sz w:val="24"/>
              <w:szCs w:val="24"/>
            </w:rPr>
            <w:t>, 2015)</w:t>
          </w:r>
        </w:sdtContent>
      </w:sdt>
      <w:r w:rsidRPr="00662943">
        <w:rPr>
          <w:sz w:val="24"/>
          <w:szCs w:val="24"/>
        </w:rPr>
        <w:t>.</w:t>
      </w:r>
    </w:p>
    <w:p w14:paraId="4EA48CCF" w14:textId="77777777" w:rsidR="00604257" w:rsidRPr="00662943" w:rsidRDefault="00604257" w:rsidP="00604257">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9BACAA0" w14:textId="77777777" w:rsidR="00604257" w:rsidRPr="00662943" w:rsidRDefault="00604257" w:rsidP="00604257">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3D33D2FC" w14:textId="77777777" w:rsidR="00604257" w:rsidRPr="00662943" w:rsidRDefault="00604257" w:rsidP="00604257">
      <w:pPr>
        <w:keepNext/>
        <w:keepLines/>
        <w:numPr>
          <w:ilvl w:val="1"/>
          <w:numId w:val="2"/>
        </w:numPr>
        <w:spacing w:before="40" w:after="0"/>
        <w:outlineLvl w:val="1"/>
        <w:rPr>
          <w:rFonts w:eastAsiaTheme="majorEastAsia" w:cstheme="minorHAnsi"/>
          <w:sz w:val="28"/>
          <w:szCs w:val="28"/>
        </w:rPr>
      </w:pPr>
      <w:bookmarkStart w:id="3" w:name="_Toc125389027"/>
      <w:bookmarkStart w:id="4" w:name="_Toc125633737"/>
      <w:r w:rsidRPr="00662943">
        <w:rPr>
          <w:rFonts w:eastAsiaTheme="majorEastAsia" w:cstheme="minorHAnsi"/>
          <w:sz w:val="28"/>
          <w:szCs w:val="28"/>
        </w:rPr>
        <w:t>Sintomatologia</w:t>
      </w:r>
      <w:bookmarkEnd w:id="3"/>
      <w:bookmarkEnd w:id="4"/>
    </w:p>
    <w:p w14:paraId="0831DCF9" w14:textId="77777777" w:rsidR="00604257" w:rsidRPr="00662943" w:rsidRDefault="00604257" w:rsidP="00604257">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Pr>
              <w:rFonts w:eastAsia="Times New Roman"/>
            </w:rPr>
            <w:t>(Abreu, 2006, Saraiva &amp; Cerejeira, 2014)</w:t>
          </w:r>
        </w:sdtContent>
      </w:sdt>
      <w:r w:rsidRPr="00662943">
        <w:rPr>
          <w:sz w:val="24"/>
          <w:szCs w:val="24"/>
        </w:rPr>
        <w:t>:</w:t>
      </w:r>
    </w:p>
    <w:p w14:paraId="7BF7049C" w14:textId="77777777" w:rsidR="00604257" w:rsidRPr="00662943" w:rsidRDefault="00604257" w:rsidP="00604257">
      <w:pPr>
        <w:numPr>
          <w:ilvl w:val="1"/>
          <w:numId w:val="1"/>
        </w:numPr>
        <w:contextualSpacing/>
        <w:jc w:val="both"/>
        <w:rPr>
          <w:sz w:val="24"/>
          <w:szCs w:val="24"/>
        </w:rPr>
      </w:pPr>
      <w:r w:rsidRPr="00662943">
        <w:rPr>
          <w:sz w:val="24"/>
          <w:szCs w:val="24"/>
        </w:rPr>
        <w:t>Humor deprimido;</w:t>
      </w:r>
    </w:p>
    <w:p w14:paraId="4E78D1CD" w14:textId="77777777" w:rsidR="00604257" w:rsidRPr="00662943" w:rsidRDefault="00604257" w:rsidP="00604257">
      <w:pPr>
        <w:ind w:left="1440"/>
        <w:contextualSpacing/>
        <w:jc w:val="both"/>
        <w:rPr>
          <w:sz w:val="24"/>
          <w:szCs w:val="24"/>
        </w:rPr>
      </w:pPr>
    </w:p>
    <w:p w14:paraId="0C158C81" w14:textId="77777777" w:rsidR="00604257" w:rsidRPr="00662943" w:rsidRDefault="00604257" w:rsidP="00604257">
      <w:pPr>
        <w:numPr>
          <w:ilvl w:val="1"/>
          <w:numId w:val="1"/>
        </w:numPr>
        <w:contextualSpacing/>
        <w:jc w:val="both"/>
        <w:rPr>
          <w:sz w:val="24"/>
          <w:szCs w:val="24"/>
        </w:rPr>
      </w:pPr>
      <w:r w:rsidRPr="00662943">
        <w:rPr>
          <w:sz w:val="24"/>
          <w:szCs w:val="24"/>
        </w:rPr>
        <w:t>Anedonia, isto é, perda de interesse e de prazer nas atividades do dia a dia;</w:t>
      </w:r>
    </w:p>
    <w:p w14:paraId="31BBDAF9" w14:textId="77777777" w:rsidR="00604257" w:rsidRPr="00662943" w:rsidRDefault="00604257" w:rsidP="00604257">
      <w:pPr>
        <w:ind w:left="1440"/>
        <w:contextualSpacing/>
        <w:jc w:val="both"/>
        <w:rPr>
          <w:sz w:val="24"/>
          <w:szCs w:val="24"/>
        </w:rPr>
      </w:pPr>
    </w:p>
    <w:p w14:paraId="0ECC5F72" w14:textId="77777777" w:rsidR="00604257" w:rsidRPr="00662943" w:rsidRDefault="00604257" w:rsidP="00604257">
      <w:pPr>
        <w:numPr>
          <w:ilvl w:val="1"/>
          <w:numId w:val="1"/>
        </w:numPr>
        <w:contextualSpacing/>
        <w:jc w:val="both"/>
        <w:rPr>
          <w:sz w:val="24"/>
          <w:szCs w:val="24"/>
        </w:rPr>
      </w:pPr>
      <w:r w:rsidRPr="00662943">
        <w:rPr>
          <w:sz w:val="24"/>
          <w:szCs w:val="24"/>
        </w:rPr>
        <w:t xml:space="preserve">Alterações na atividade motora, como a </w:t>
      </w:r>
      <w:proofErr w:type="spellStart"/>
      <w:r w:rsidRPr="00662943">
        <w:rPr>
          <w:sz w:val="24"/>
          <w:szCs w:val="24"/>
        </w:rPr>
        <w:t>lentificação</w:t>
      </w:r>
      <w:proofErr w:type="spellEnd"/>
      <w:r w:rsidRPr="00662943">
        <w:rPr>
          <w:sz w:val="24"/>
          <w:szCs w:val="24"/>
        </w:rPr>
        <w:t xml:space="preserve"> no pensamento e discurso e nos movimentos corporais;</w:t>
      </w:r>
    </w:p>
    <w:p w14:paraId="11C82027" w14:textId="77777777" w:rsidR="002350D2" w:rsidRDefault="002350D2" w:rsidP="002350D2">
      <w:pPr>
        <w:contextualSpacing/>
        <w:jc w:val="both"/>
        <w:rPr>
          <w:sz w:val="24"/>
          <w:szCs w:val="24"/>
        </w:rPr>
      </w:pPr>
    </w:p>
    <w:p w14:paraId="280F37A4" w14:textId="77777777" w:rsidR="002350D2" w:rsidRPr="00662943" w:rsidRDefault="002350D2" w:rsidP="002350D2">
      <w:pPr>
        <w:numPr>
          <w:ilvl w:val="1"/>
          <w:numId w:val="1"/>
        </w:numPr>
        <w:contextualSpacing/>
        <w:jc w:val="both"/>
        <w:rPr>
          <w:sz w:val="24"/>
          <w:szCs w:val="24"/>
        </w:rPr>
      </w:pPr>
      <w:r w:rsidRPr="00662943">
        <w:rPr>
          <w:sz w:val="24"/>
          <w:szCs w:val="24"/>
        </w:rPr>
        <w:t>Falta de energia;</w:t>
      </w:r>
    </w:p>
    <w:p w14:paraId="6AD65B87" w14:textId="77777777" w:rsidR="002350D2" w:rsidRPr="00662943" w:rsidRDefault="002350D2" w:rsidP="002350D2">
      <w:pPr>
        <w:ind w:left="1440"/>
        <w:contextualSpacing/>
        <w:jc w:val="both"/>
        <w:rPr>
          <w:sz w:val="24"/>
          <w:szCs w:val="24"/>
        </w:rPr>
      </w:pPr>
    </w:p>
    <w:p w14:paraId="3C8238CA" w14:textId="77777777" w:rsidR="002350D2" w:rsidRPr="00662943" w:rsidRDefault="002350D2" w:rsidP="002350D2">
      <w:pPr>
        <w:numPr>
          <w:ilvl w:val="1"/>
          <w:numId w:val="1"/>
        </w:numPr>
        <w:contextualSpacing/>
        <w:jc w:val="both"/>
        <w:rPr>
          <w:sz w:val="24"/>
          <w:szCs w:val="24"/>
        </w:rPr>
      </w:pPr>
      <w:r w:rsidRPr="00662943">
        <w:rPr>
          <w:sz w:val="24"/>
          <w:szCs w:val="24"/>
        </w:rPr>
        <w:t>Alterações no sono, havendo insónia ou hipersónia quase todos os dias;</w:t>
      </w:r>
    </w:p>
    <w:p w14:paraId="6AC962D7" w14:textId="77777777" w:rsidR="002350D2" w:rsidRPr="00662943" w:rsidRDefault="002350D2" w:rsidP="002350D2">
      <w:pPr>
        <w:ind w:left="1440"/>
        <w:contextualSpacing/>
        <w:jc w:val="both"/>
        <w:rPr>
          <w:sz w:val="24"/>
          <w:szCs w:val="24"/>
        </w:rPr>
      </w:pPr>
    </w:p>
    <w:p w14:paraId="4AE1BA8E" w14:textId="77777777" w:rsidR="002350D2" w:rsidRPr="00662943" w:rsidRDefault="002350D2" w:rsidP="002350D2">
      <w:pPr>
        <w:numPr>
          <w:ilvl w:val="1"/>
          <w:numId w:val="1"/>
        </w:numPr>
        <w:contextualSpacing/>
        <w:jc w:val="both"/>
        <w:rPr>
          <w:sz w:val="24"/>
          <w:szCs w:val="24"/>
        </w:rPr>
      </w:pPr>
      <w:r w:rsidRPr="00662943">
        <w:rPr>
          <w:sz w:val="24"/>
          <w:szCs w:val="24"/>
        </w:rPr>
        <w:t>Distorções cognitivas, como o vivenciamento de sentimentos de inutilidade ou culpa;</w:t>
      </w:r>
    </w:p>
    <w:p w14:paraId="50BEBB84" w14:textId="77777777" w:rsidR="002350D2" w:rsidRPr="00662943" w:rsidRDefault="002350D2" w:rsidP="002350D2">
      <w:pPr>
        <w:ind w:left="1440"/>
        <w:contextualSpacing/>
        <w:jc w:val="both"/>
        <w:rPr>
          <w:sz w:val="24"/>
          <w:szCs w:val="24"/>
        </w:rPr>
      </w:pPr>
    </w:p>
    <w:p w14:paraId="402CA04D" w14:textId="77777777" w:rsidR="002350D2" w:rsidRPr="00662943" w:rsidRDefault="002350D2" w:rsidP="002350D2">
      <w:pPr>
        <w:numPr>
          <w:ilvl w:val="1"/>
          <w:numId w:val="1"/>
        </w:numPr>
        <w:contextualSpacing/>
        <w:jc w:val="both"/>
        <w:rPr>
          <w:sz w:val="24"/>
          <w:szCs w:val="24"/>
        </w:rPr>
      </w:pPr>
      <w:r w:rsidRPr="00662943">
        <w:rPr>
          <w:sz w:val="24"/>
          <w:szCs w:val="24"/>
        </w:rPr>
        <w:t>Alterações cognitivas, tais como dificuldades de concentração e tomada de decisão;</w:t>
      </w:r>
    </w:p>
    <w:p w14:paraId="0B0E92A7" w14:textId="77777777" w:rsidR="002350D2" w:rsidRPr="00662943" w:rsidRDefault="002350D2" w:rsidP="002350D2">
      <w:pPr>
        <w:ind w:left="1440"/>
        <w:contextualSpacing/>
        <w:jc w:val="both"/>
        <w:rPr>
          <w:sz w:val="24"/>
          <w:szCs w:val="24"/>
        </w:rPr>
      </w:pPr>
    </w:p>
    <w:p w14:paraId="491CBAA1" w14:textId="77777777" w:rsidR="002350D2" w:rsidRPr="00662943" w:rsidRDefault="002350D2" w:rsidP="002350D2">
      <w:pPr>
        <w:numPr>
          <w:ilvl w:val="1"/>
          <w:numId w:val="1"/>
        </w:numPr>
        <w:contextualSpacing/>
        <w:jc w:val="both"/>
        <w:rPr>
          <w:sz w:val="24"/>
          <w:szCs w:val="24"/>
        </w:rPr>
      </w:pPr>
      <w:r w:rsidRPr="00662943">
        <w:rPr>
          <w:sz w:val="24"/>
          <w:szCs w:val="24"/>
        </w:rPr>
        <w:t>Ideação suicida.</w:t>
      </w:r>
    </w:p>
    <w:p w14:paraId="6E308189" w14:textId="77777777" w:rsidR="002350D2" w:rsidRPr="00662943" w:rsidRDefault="002350D2" w:rsidP="002350D2">
      <w:pPr>
        <w:jc w:val="both"/>
        <w:rPr>
          <w:sz w:val="24"/>
          <w:szCs w:val="24"/>
        </w:rPr>
      </w:pPr>
      <w:r w:rsidRPr="00662943">
        <w:rPr>
          <w:sz w:val="24"/>
          <w:szCs w:val="24"/>
        </w:rPr>
        <w:t xml:space="preserve">        Estes sintomas deverão manter-se, no mínimo, durante duas semanas para ser considerado o diagnóstico.</w:t>
      </w:r>
    </w:p>
    <w:p w14:paraId="51765BD9" w14:textId="77777777" w:rsidR="002350D2" w:rsidRDefault="002350D2" w:rsidP="002350D2">
      <w:pPr>
        <w:contextualSpacing/>
        <w:jc w:val="both"/>
        <w:rPr>
          <w:sz w:val="24"/>
          <w:szCs w:val="24"/>
        </w:rPr>
        <w:sectPr w:rsidR="002350D2" w:rsidSect="009D1708">
          <w:pgSz w:w="12240" w:h="15840"/>
          <w:pgMar w:top="1440" w:right="1440" w:bottom="1440" w:left="1440" w:header="720" w:footer="720" w:gutter="0"/>
          <w:cols w:space="720"/>
          <w:titlePg/>
          <w:docGrid w:linePitch="360"/>
        </w:sectPr>
      </w:pPr>
    </w:p>
    <w:p w14:paraId="42AF76B2" w14:textId="77777777" w:rsidR="00604257" w:rsidRPr="00662943" w:rsidRDefault="00604257" w:rsidP="00604257">
      <w:pPr>
        <w:jc w:val="both"/>
        <w:rPr>
          <w:sz w:val="24"/>
          <w:szCs w:val="24"/>
        </w:rPr>
      </w:pPr>
    </w:p>
    <w:p w14:paraId="6069689F" w14:textId="77777777" w:rsidR="00604257" w:rsidRPr="00662943" w:rsidRDefault="00604257" w:rsidP="00604257">
      <w:pPr>
        <w:keepNext/>
        <w:keepLines/>
        <w:numPr>
          <w:ilvl w:val="1"/>
          <w:numId w:val="2"/>
        </w:numPr>
        <w:spacing w:before="40" w:after="0"/>
        <w:outlineLvl w:val="1"/>
        <w:rPr>
          <w:rFonts w:eastAsiaTheme="majorEastAsia" w:cstheme="minorHAnsi"/>
          <w:sz w:val="28"/>
          <w:szCs w:val="28"/>
        </w:rPr>
      </w:pPr>
      <w:bookmarkStart w:id="5" w:name="_Toc125633738"/>
      <w:r>
        <w:rPr>
          <w:rFonts w:eastAsiaTheme="majorEastAsia" w:cstheme="minorHAnsi"/>
          <w:sz w:val="28"/>
          <w:szCs w:val="28"/>
        </w:rPr>
        <w:t>Discussão</w:t>
      </w:r>
      <w:bookmarkEnd w:id="5"/>
    </w:p>
    <w:p w14:paraId="46DF936C" w14:textId="77777777" w:rsidR="00604257" w:rsidRDefault="00604257" w:rsidP="00604257">
      <w:pPr>
        <w:jc w:val="both"/>
        <w:rPr>
          <w:sz w:val="24"/>
          <w:szCs w:val="24"/>
        </w:rPr>
      </w:pPr>
      <w:r>
        <w:rPr>
          <w:sz w:val="24"/>
          <w:szCs w:val="24"/>
        </w:rPr>
        <w:t xml:space="preserve">        </w:t>
      </w:r>
    </w:p>
    <w:p w14:paraId="0A277326" w14:textId="77777777" w:rsidR="00604257" w:rsidRDefault="00604257" w:rsidP="00604257">
      <w:pPr>
        <w:jc w:val="both"/>
        <w:rPr>
          <w:sz w:val="24"/>
          <w:szCs w:val="24"/>
        </w:rPr>
      </w:pPr>
      <w:r>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662943" w:rsidRDefault="00604257" w:rsidP="00604257">
      <w:pPr>
        <w:jc w:val="both"/>
        <w:rPr>
          <w:sz w:val="24"/>
          <w:szCs w:val="24"/>
        </w:rPr>
      </w:pPr>
      <w:r>
        <w:rPr>
          <w:sz w:val="24"/>
          <w:szCs w:val="24"/>
        </w:rPr>
        <w:t xml:space="preserve">        Também relativo ao tópico da depressão, a intenção era de elaborar com maior detalhe a sua componente neurobiológica, particularmente o ciclo do </w:t>
      </w:r>
      <w:r>
        <w:rPr>
          <w:i/>
          <w:iCs/>
          <w:sz w:val="24"/>
          <w:szCs w:val="24"/>
        </w:rPr>
        <w:t>stress</w:t>
      </w:r>
      <w:r>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2F826" w14:textId="77777777" w:rsidR="00CA541A" w:rsidRDefault="00CA541A" w:rsidP="00201762">
      <w:pPr>
        <w:spacing w:after="0" w:line="240" w:lineRule="auto"/>
      </w:pPr>
      <w:r>
        <w:separator/>
      </w:r>
    </w:p>
  </w:endnote>
  <w:endnote w:type="continuationSeparator" w:id="0">
    <w:p w14:paraId="2BB71FD8" w14:textId="77777777" w:rsidR="00CA541A" w:rsidRDefault="00CA541A"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C808C" w14:textId="77777777" w:rsidR="00CA541A" w:rsidRDefault="00CA541A" w:rsidP="00201762">
      <w:pPr>
        <w:spacing w:after="0" w:line="240" w:lineRule="auto"/>
      </w:pPr>
      <w:r>
        <w:separator/>
      </w:r>
    </w:p>
  </w:footnote>
  <w:footnote w:type="continuationSeparator" w:id="0">
    <w:p w14:paraId="16A5004C" w14:textId="77777777" w:rsidR="00CA541A" w:rsidRDefault="00CA541A"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A8460DC4"/>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350D2"/>
    <w:rsid w:val="00245C25"/>
    <w:rsid w:val="00260607"/>
    <w:rsid w:val="002E6E1C"/>
    <w:rsid w:val="002F31BE"/>
    <w:rsid w:val="003377C7"/>
    <w:rsid w:val="003E4B4E"/>
    <w:rsid w:val="00517957"/>
    <w:rsid w:val="00604257"/>
    <w:rsid w:val="00616919"/>
    <w:rsid w:val="006B6931"/>
    <w:rsid w:val="00724C95"/>
    <w:rsid w:val="007713DE"/>
    <w:rsid w:val="007D2862"/>
    <w:rsid w:val="007E0A64"/>
    <w:rsid w:val="00833FAD"/>
    <w:rsid w:val="008E17AB"/>
    <w:rsid w:val="009B0524"/>
    <w:rsid w:val="009D198F"/>
    <w:rsid w:val="00A256F0"/>
    <w:rsid w:val="00A57BFD"/>
    <w:rsid w:val="00AB768F"/>
    <w:rsid w:val="00B254A5"/>
    <w:rsid w:val="00B933BE"/>
    <w:rsid w:val="00BA1C85"/>
    <w:rsid w:val="00C075EA"/>
    <w:rsid w:val="00C53728"/>
    <w:rsid w:val="00CA541A"/>
    <w:rsid w:val="00D3705F"/>
    <w:rsid w:val="00D8543C"/>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461D38"/>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5</Pages>
  <Words>5693</Words>
  <Characters>3245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8</cp:revision>
  <dcterms:created xsi:type="dcterms:W3CDTF">2023-10-01T16:58:00Z</dcterms:created>
  <dcterms:modified xsi:type="dcterms:W3CDTF">2023-10-0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